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0B010B">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0B010B">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0B010B">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0B010B">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0B010B">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0B010B">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0B010B">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0B010B">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0B010B">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0B010B">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0B010B">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0B010B">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0B010B">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0B010B">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0B010B">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0B010B">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0B010B">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0B010B">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0B010B">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0B010B">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0B010B">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0B010B">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0B010B">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0B010B">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0B010B">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0B010B">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0B010B">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0B010B">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0B010B">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0B010B">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0B010B">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0B010B">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0B010B">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0B010B">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0B010B">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0B010B">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0B010B">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0B010B">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0B010B">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0B010B">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0B010B">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0B010B">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0B010B">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0B010B">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0B010B">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0B010B">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0B010B">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0B010B">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0B010B">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0B010B">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0B010B">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0B010B">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0B010B">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0B010B">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0B010B">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0B010B">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0B010B">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0B010B">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0B010B">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0B010B">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0B010B">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0B010B">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0B010B">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0B010B">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0B010B">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0B010B">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0B010B">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0B010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8A83D6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r w:rsidR="00501C0D">
        <w:rPr>
          <w:lang w:val="en-US"/>
        </w:rPr>
        <w:t>…</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460FA742"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3C51C1DF"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2EFEA99C"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3FE60DCF"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67046C">
        <w:rPr>
          <w:bCs/>
          <w:lang w:val="en-US"/>
        </w:rPr>
        <w:t>Error! Reference source not found.</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7DDBE725"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67046C">
        <w:rPr>
          <w:b/>
          <w:bCs/>
          <w:lang w:val="en-US"/>
        </w:rPr>
        <w:t>Error! Reference source not found.</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7E3D4A85"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separate"/>
      </w:r>
      <w:r w:rsidR="0067046C">
        <w:rPr>
          <w:b/>
          <w:bCs/>
          <w:lang w:val="en-US"/>
        </w:rPr>
        <w:t>Error! Reference source not found.</w: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bookmarkStart w:id="222" w:name="_GoBack"/>
      <w:bookmarkEnd w:id="222"/>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0B010B" w:rsidRPr="00E416AE" w:rsidRDefault="000B010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0B010B" w:rsidRPr="00E416AE" w:rsidRDefault="000B010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0B010B" w:rsidRPr="00E416AE" w:rsidRDefault="000B010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0B010B" w:rsidRPr="00E416AE" w:rsidRDefault="000B010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0B010B" w:rsidRPr="00E416AE" w:rsidRDefault="000B010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0B010B" w:rsidRPr="00E416AE" w:rsidRDefault="000B010B"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0B010B" w:rsidRPr="00E416AE" w:rsidRDefault="000B010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0B010B" w:rsidRPr="00E416AE" w:rsidRDefault="000B010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0B010B" w:rsidRPr="00E416AE" w:rsidRDefault="000B010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0B010B" w:rsidRPr="00E416AE" w:rsidRDefault="000B010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0B010B" w:rsidRPr="00E416AE" w:rsidRDefault="000B010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0B010B" w:rsidRPr="00E416AE" w:rsidRDefault="000B010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0B010B" w:rsidRPr="00E416AE" w:rsidRDefault="000B010B"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0B010B" w:rsidRPr="00E416AE" w:rsidRDefault="000B010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3" w:name="_Ref515734111"/>
      <w:bookmarkStart w:id="224"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3"/>
      <w:r>
        <w:rPr>
          <w:noProof/>
        </w:rPr>
        <w:t xml:space="preserve"> Quy trình nhận dạng vật thể bằng xử lý ảnh cơ bản</w:t>
      </w:r>
      <w:bookmarkEnd w:id="224"/>
    </w:p>
    <w:p w14:paraId="4ECBA5E3" w14:textId="418AA94D"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fldChar w:fldCharType="begin"/>
      </w:r>
      <w:r>
        <w:instrText xml:space="preserve"> REF _Ref515626136 \h </w:instrText>
      </w:r>
      <w:r>
        <w:fldChar w:fldCharType="separate"/>
      </w:r>
      <w:r w:rsidR="0067046C">
        <w:rPr>
          <w:b/>
          <w:bCs/>
          <w:lang w:val="en-US"/>
        </w:rPr>
        <w:t>Error! Reference source not found.</w: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0B010B" w:rsidRPr="003F6DA6" w:rsidRDefault="000B010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0B010B" w:rsidRPr="00AB63EF" w:rsidRDefault="000B010B"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0B010B" w:rsidRPr="00295069" w:rsidRDefault="000B010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0B010B" w:rsidRPr="00295069" w:rsidRDefault="000B010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0B010B" w:rsidRPr="003F6DA6" w:rsidRDefault="000B010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0B010B" w:rsidRPr="00AB63EF" w:rsidRDefault="000B010B"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0B010B" w:rsidRPr="00295069" w:rsidRDefault="000B010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0B010B" w:rsidRPr="00295069" w:rsidRDefault="000B010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5" w:name="_Ref515734210"/>
      <w:bookmarkStart w:id="226"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w:t>
      </w:r>
      <w:r w:rsidRPr="00EE1C16">
        <w:rPr>
          <w:szCs w:val="26"/>
          <w:lang w:val="en-US"/>
        </w:rPr>
        <w:lastRenderedPageBreak/>
        <w:t xml:space="preserve">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7" w:name="_Ref515734699"/>
      <w:bookmarkStart w:id="228"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8207058"/>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8207059"/>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207060"/>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 xml:space="preserve">mail được gửi </w:t>
      </w:r>
      <w:r w:rsidR="00343509" w:rsidRPr="00F22377">
        <w:lastRenderedPageBreak/>
        <w:t>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6" w:name="_Ref515735014"/>
      <w:bookmarkStart w:id="237"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lastRenderedPageBreak/>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8" w:name="_Ref515735067"/>
      <w:bookmarkStart w:id="239"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40" w:name="_Ref515735201"/>
      <w:bookmarkStart w:id="241"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lastRenderedPageBreak/>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2" w:name="_Ref515735289"/>
      <w:bookmarkStart w:id="243"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2"/>
      <w:r>
        <w:rPr>
          <w:noProof/>
        </w:rPr>
        <w:t xml:space="preserve"> </w:t>
      </w:r>
      <w:r>
        <w:t>Gắn App Key vào project</w:t>
      </w:r>
      <w:bookmarkEnd w:id="243"/>
    </w:p>
    <w:p w14:paraId="75C23BC2" w14:textId="1D282B82" w:rsidR="004B4F6E" w:rsidRDefault="004D150F" w:rsidP="00A15A06">
      <w:pPr>
        <w:pStyle w:val="Dash"/>
        <w:ind w:left="900"/>
      </w:pPr>
      <w:r>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r w:rsidR="003D729E">
        <w:t>:</w:t>
      </w:r>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w:lastRenderedPageBreak/>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4" w:name="_Ref515735424"/>
      <w:bookmarkStart w:id="245"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4"/>
      <w:r>
        <w:rPr>
          <w:noProof/>
        </w:rPr>
        <w:t xml:space="preserve"> Tạo Database hình ảnh nhận diện</w:t>
      </w:r>
      <w:bookmarkEnd w:id="245"/>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6" w:name="_Ref515735487"/>
      <w:bookmarkStart w:id="247"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lastRenderedPageBreak/>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8" w:name="_Ref517909888"/>
      <w:bookmarkStart w:id="249" w:name="_Ref517909884"/>
      <w:bookmarkStart w:id="250"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1" w:name="_Ref515735859"/>
      <w:bookmarkStart w:id="252"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3" w:name="_Ref515735880"/>
      <w:bookmarkStart w:id="254"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lastRenderedPageBreak/>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207061"/>
      <w:r>
        <w:rPr>
          <w:lang w:val="en-US"/>
        </w:rPr>
        <w:lastRenderedPageBreak/>
        <w:t>Áp dụng Kinect trong việc nhận dạng</w:t>
      </w:r>
      <w:bookmarkEnd w:id="255"/>
      <w:bookmarkEnd w:id="256"/>
    </w:p>
    <w:p w14:paraId="29AF3726" w14:textId="77777777" w:rsidR="00F96E68" w:rsidRDefault="00806B50" w:rsidP="00F96E68">
      <w:pPr>
        <w:pStyle w:val="Heading3"/>
      </w:pPr>
      <w:bookmarkStart w:id="257" w:name="_Toc518207062"/>
      <w:r>
        <w:t>Giới thiệu</w:t>
      </w:r>
      <w:r w:rsidR="00F96E68" w:rsidRPr="00562157">
        <w:t xml:space="preserve"> Kinect</w:t>
      </w:r>
      <w:bookmarkEnd w:id="257"/>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w:t>
      </w:r>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t xml:space="preserve">Đến tháng 10/2014, phiên bản thứ </w:t>
      </w:r>
      <w:r w:rsidR="00A26507">
        <w:t>hai</w:t>
      </w:r>
      <w:r>
        <w:t xml:space="preserve"> của Kinect được bày bán với những cải</w:t>
      </w:r>
      <w:r w:rsidR="00C14DA0">
        <w:t xml:space="preserve"> </w:t>
      </w:r>
      <w:r>
        <w:t>tiến</w:t>
      </w:r>
      <w:r w:rsidR="00C14DA0">
        <w:t>:</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lastRenderedPageBreak/>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8" w:name="_Ref515779503"/>
      <w:bookmarkStart w:id="259" w:name="_Ref515779484"/>
      <w:bookmarkStart w:id="260"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207063"/>
      <w:r>
        <w:t>Cấu tạo Kinect v2</w:t>
      </w:r>
      <w:bookmarkEnd w:id="261"/>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IR Emitters: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2"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3" w:name="_Ref518115441"/>
      <w:bookmarkStart w:id="264"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5"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207064"/>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7" w:name="_Ref518206984"/>
      <w:bookmarkStart w:id="268"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8207065"/>
      <w:r w:rsidRPr="00562157">
        <w:rPr>
          <w:lang w:val="en-US"/>
        </w:rPr>
        <w:t>Kết luận</w:t>
      </w:r>
      <w:bookmarkEnd w:id="214"/>
      <w:bookmarkEnd w:id="231"/>
      <w:bookmarkEnd w:id="232"/>
      <w:bookmarkEnd w:id="233"/>
      <w:bookmarkEnd w:id="269"/>
    </w:p>
    <w:p w14:paraId="62D14910" w14:textId="7D7EFA2B" w:rsidR="004F33B0" w:rsidRDefault="004F33B0" w:rsidP="004F33B0">
      <w:bookmarkStart w:id="270" w:name="_Toc135628205"/>
      <w:bookmarkStart w:id="271"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8207066"/>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8207067"/>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5" w:name="_Ref515742325"/>
      <w:bookmarkStart w:id="286"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8207068"/>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8207069"/>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9" w:name="_Ref515712410"/>
      <w:bookmarkStart w:id="290"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8207070"/>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6" w:name="_Ref517948218"/>
      <w:bookmarkStart w:id="297" w:name="_Ref517948169"/>
      <w:bookmarkStart w:id="298"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8207071"/>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0EF53CD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w:t>
      </w:r>
      <w:r w:rsidR="00C65621">
        <w:rPr>
          <w:lang w:val="en-US"/>
        </w:rPr>
        <w:t>,…</w:t>
      </w:r>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w:t>
      </w:r>
      <w:r w:rsidR="00C65621">
        <w:t>,…</w:t>
      </w:r>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300" w:name="_Ref518116106"/>
      <w:bookmarkStart w:id="301"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8207072"/>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1BDBFD05"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C65621">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4682BFA1" w:rsidR="00CF1A16" w:rsidRDefault="00206BBC" w:rsidP="00CF1A16">
      <w:r>
        <w:t>Particle system (hệ thống hiệu ứng hạt) là kỹ thuật để tạo ra cái hiệu ứng tia lửa, cháy, nổ, khói bụi, hơi nước</w:t>
      </w:r>
      <w:r w:rsidR="00C65621">
        <w:t xml:space="preserve">,… </w:t>
      </w:r>
      <w:r>
        <w:t>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C65621">
      <w:pPr>
        <w:pStyle w:val="ListParagraph"/>
        <w:numPr>
          <w:ilvl w:val="0"/>
          <w:numId w:val="31"/>
        </w:numPr>
        <w:ind w:left="720"/>
      </w:pPr>
      <w:r>
        <w:t>Duration: thời gian tính bằng giây quãng đời tồn tại của một hạt.</w:t>
      </w:r>
    </w:p>
    <w:p w14:paraId="78CD2E5C" w14:textId="77777777" w:rsidR="00CF1A16" w:rsidRDefault="00CF1A16" w:rsidP="00C65621">
      <w:pPr>
        <w:pStyle w:val="ListParagraph"/>
        <w:numPr>
          <w:ilvl w:val="0"/>
          <w:numId w:val="32"/>
        </w:numPr>
        <w:ind w:left="720"/>
      </w:pPr>
      <w:r>
        <w:t>Looping: có được tạo lại hay không khi hạt cuối cùng bị biến mất.</w:t>
      </w:r>
    </w:p>
    <w:p w14:paraId="72787D39" w14:textId="0CC8F50D" w:rsidR="00CF1A16" w:rsidRDefault="00CF1A16" w:rsidP="00C65621">
      <w:pPr>
        <w:pStyle w:val="ListParagraph"/>
        <w:numPr>
          <w:ilvl w:val="0"/>
          <w:numId w:val="32"/>
        </w:numPr>
        <w:ind w:left="720"/>
      </w:pPr>
      <w:r>
        <w:t>Speed, Direction, Rotation: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Max particles: số hạt tối đa xuất hiện trong particle system.</w:t>
      </w:r>
    </w:p>
    <w:p w14:paraId="3C3F84F2" w14:textId="77777777" w:rsidR="00CF1A16" w:rsidRDefault="00CF1A16" w:rsidP="00C65621">
      <w:pPr>
        <w:pStyle w:val="ListParagraph"/>
        <w:numPr>
          <w:ilvl w:val="0"/>
          <w:numId w:val="32"/>
        </w:numPr>
        <w:ind w:left="720"/>
      </w:pPr>
      <w:r>
        <w:t>Material/Shader: dùng để thay đổi hình dáng của các hạt.</w:t>
      </w:r>
    </w:p>
    <w:p w14:paraId="6BDBFCFF" w14:textId="77777777" w:rsidR="00CF1A16" w:rsidRPr="008C50E4" w:rsidRDefault="00CF1A16" w:rsidP="00C65621">
      <w:pPr>
        <w:pStyle w:val="ListParagraph"/>
        <w:numPr>
          <w:ilvl w:val="0"/>
          <w:numId w:val="32"/>
        </w:numPr>
        <w:ind w:left="720"/>
      </w:pPr>
      <w:r>
        <w:t>Shape: hình dáng đường đi của các hạt tạo thành khi phát ra.</w:t>
      </w:r>
    </w:p>
    <w:p w14:paraId="7185AE9B" w14:textId="77777777" w:rsidR="007511E6" w:rsidRPr="00562157" w:rsidRDefault="007511E6" w:rsidP="007511E6">
      <w:pPr>
        <w:pStyle w:val="Heading3"/>
      </w:pPr>
      <w:bookmarkStart w:id="303" w:name="_Ref517948549"/>
      <w:bookmarkStart w:id="304" w:name="_Toc518207073"/>
      <w:r>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5" w:name="_Ref515712792"/>
      <w:bookmarkStart w:id="306"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8207074"/>
      <w:r>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8" w:name="_Ref515736426"/>
      <w:bookmarkStart w:id="309"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0B010B" w:rsidRPr="00475CBF" w:rsidRDefault="000B010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B010B" w:rsidRPr="00475CBF" w:rsidRDefault="000B010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0B010B" w:rsidRPr="00475CBF" w:rsidRDefault="000B010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0B010B" w:rsidRPr="00475CBF" w:rsidRDefault="000B010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0B010B" w:rsidRPr="00475CBF" w:rsidRDefault="000B010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0B010B" w:rsidRPr="00475CBF" w:rsidRDefault="000B010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B010B" w:rsidRPr="00475CBF" w:rsidRDefault="000B010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0B010B" w:rsidRPr="00475CBF" w:rsidRDefault="000B010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0B010B" w:rsidRPr="00475CBF" w:rsidRDefault="000B010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0B010B" w:rsidRPr="00475CBF" w:rsidRDefault="000B010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10" w:name="_Ref515790587"/>
      <w:bookmarkStart w:id="311"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8207075"/>
      <w:r>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0B010B" w:rsidRPr="00EA5C3B" w:rsidRDefault="000B010B"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0B010B" w:rsidRPr="00EA5C3B" w:rsidRDefault="000B010B"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0B010B" w:rsidRPr="00EA5C3B" w:rsidRDefault="000B010B"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0B010B" w:rsidRPr="00EA5C3B" w:rsidRDefault="000B010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0B010B" w:rsidRPr="00EA5C3B" w:rsidRDefault="000B010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0B010B" w:rsidRPr="00EA5C3B" w:rsidRDefault="000B010B"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0B010B" w:rsidRPr="00EA5C3B" w:rsidRDefault="000B010B"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0B010B" w:rsidRPr="00EA5C3B" w:rsidRDefault="000B010B"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0B010B" w:rsidRPr="00EA5C3B" w:rsidRDefault="000B010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0B010B" w:rsidRPr="00EA5C3B" w:rsidRDefault="000B010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3" w:name="_Ref515791419"/>
      <w:bookmarkStart w:id="314"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8207076"/>
      <w:r>
        <w:rPr>
          <w:lang w:val="en-US"/>
        </w:rPr>
        <w:t>Kết luận</w:t>
      </w:r>
      <w:bookmarkEnd w:id="315"/>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8207077"/>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w:t>
      </w:r>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8207078"/>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Hệ thống này gồm một bàn chiếu và một thiết bị di động như điện thoại thông minh, tablet</w:t>
      </w:r>
      <w:r w:rsidR="0046283A">
        <w:rPr>
          <w:lang w:val="en-US"/>
        </w:rPr>
        <w:t>,…</w:t>
      </w:r>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w:t>
      </w:r>
      <w:r w:rsidR="0046283A">
        <w:rPr>
          <w:lang w:val="en-US"/>
        </w:rPr>
        <w:t>,…</w:t>
      </w:r>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w:t>
      </w:r>
      <w:r w:rsidR="0046283A">
        <w:rPr>
          <w:lang w:val="en-US"/>
        </w:rPr>
        <w:t>,…</w:t>
      </w:r>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8207079"/>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0B010B" w:rsidRPr="00ED5DBD" w:rsidRDefault="000B010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0B010B" w:rsidRDefault="000B010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0B010B" w:rsidRDefault="000B010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0B010B" w:rsidRDefault="000B010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0B010B" w:rsidRDefault="000B010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0B010B" w:rsidRDefault="000B010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0B010B" w:rsidRDefault="000B010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0B010B" w:rsidRDefault="000B010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0B010B" w:rsidRPr="00ED5DBD" w:rsidRDefault="000B010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0B010B" w:rsidRDefault="000B010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0B010B" w:rsidRDefault="000B010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0B010B" w:rsidRDefault="000B010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0B010B" w:rsidRDefault="000B010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0B010B" w:rsidRDefault="000B010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0B010B" w:rsidRDefault="000B010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0B010B" w:rsidRDefault="000B010B"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40" w:name="_Ref515720799"/>
      <w:bookmarkStart w:id="341" w:name="_Ref517949152"/>
      <w:bookmarkStart w:id="342"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52E56B9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0B010B" w:rsidRPr="00676B73" w:rsidRDefault="000B010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0B010B" w:rsidRPr="00676B73" w:rsidRDefault="000B010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0B010B" w:rsidRPr="00676B73" w:rsidRDefault="000B010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0B010B" w:rsidRPr="00676B73" w:rsidRDefault="000B010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0B010B" w:rsidRPr="00676B73" w:rsidRDefault="000B010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0B010B" w:rsidRPr="00676B73" w:rsidRDefault="000B010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3" w:name="_Ref515714122"/>
      <w:bookmarkStart w:id="344"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0B010B" w:rsidRPr="00071EE0" w:rsidRDefault="000B010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0B010B" w:rsidRPr="00071EE0" w:rsidRDefault="000B010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0B010B" w:rsidRPr="00071EE0" w:rsidRDefault="000B010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0B010B" w:rsidRPr="00071EE0" w:rsidRDefault="000B010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0B010B" w:rsidRPr="00071EE0" w:rsidRDefault="000B010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0B010B" w:rsidRPr="00071EE0" w:rsidRDefault="000B010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5" w:name="_Ref518155815"/>
      <w:bookmarkStart w:id="346"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7" w:name="_Ref518155035"/>
      <w:bookmarkStart w:id="348"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7"/>
      <w:r>
        <w:rPr>
          <w:noProof/>
        </w:rPr>
        <w:t xml:space="preserve"> Giá trượt giữ máy chiếu theo phương thẳng đứng</w:t>
      </w:r>
      <w:bookmarkEnd w:id="348"/>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8207080"/>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8207081"/>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8207082"/>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0B010B" w:rsidRPr="00AC3416" w:rsidRDefault="000B010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0B010B" w:rsidRPr="00AC3416" w:rsidRDefault="000B010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0B010B" w:rsidRPr="004B5089" w:rsidRDefault="000B010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0B010B" w:rsidRDefault="000B010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0B010B" w:rsidRPr="004B5089" w:rsidRDefault="000B010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0B010B" w:rsidRPr="004B5089" w:rsidRDefault="000B010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0B010B" w:rsidRPr="004B5089" w:rsidRDefault="000B010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0B010B" w:rsidRPr="00AC3416" w:rsidRDefault="000B010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0B010B" w:rsidRPr="00AC3416" w:rsidRDefault="000B010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0B010B" w:rsidRPr="004B5089" w:rsidRDefault="000B010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0B010B" w:rsidRDefault="000B010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0B010B" w:rsidRPr="004B5089" w:rsidRDefault="000B010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0B010B" w:rsidRPr="004B5089" w:rsidRDefault="000B010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0B010B" w:rsidRPr="004B5089" w:rsidRDefault="000B010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5" w:name="_Ref515717544"/>
      <w:bookmarkStart w:id="356"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0B010B" w:rsidRPr="00C22F55" w:rsidRDefault="000B010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0B010B" w:rsidRPr="00C22F55" w:rsidRDefault="000B010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0B010B" w:rsidRDefault="000B010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0B010B" w:rsidRDefault="000B010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0B010B" w:rsidRDefault="000B010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0B010B" w:rsidRDefault="000B010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0B010B" w:rsidRDefault="000B010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0B010B" w:rsidRPr="009B5160" w:rsidRDefault="000B010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0B010B" w:rsidRDefault="000B010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0B010B" w:rsidRDefault="000B010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0B010B" w:rsidRDefault="000B010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0B010B" w:rsidRDefault="000B010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0B010B" w:rsidRDefault="000B010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0B010B" w:rsidRPr="009B5160" w:rsidRDefault="000B010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2" w:name="_Ref515717631"/>
      <w:bookmarkStart w:id="363"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2"/>
      <w:r>
        <w:rPr>
          <w:noProof/>
        </w:rPr>
        <w:t xml:space="preserve"> Cách bố trí máy chiếu dưới đất theo phương vuông góc</w:t>
      </w:r>
      <w:bookmarkEnd w:id="363"/>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0B010B" w:rsidRPr="001824ED" w:rsidRDefault="000B010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0B010B" w:rsidRPr="001824ED" w:rsidRDefault="000B010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4" w:name="_Ref515719473"/>
      <w:bookmarkStart w:id="365"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4"/>
      <w:r>
        <w:rPr>
          <w:noProof/>
        </w:rPr>
        <w:t xml:space="preserve"> Cách bố trí máy chiếu dưới đất kém theo gương</w:t>
      </w:r>
      <w:bookmarkEnd w:id="365"/>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8207083"/>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0B010B" w:rsidRDefault="000B010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0B010B" w:rsidRDefault="000B010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0B010B" w:rsidRDefault="000B010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0B010B" w:rsidRDefault="000B010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0B010B" w:rsidRDefault="000B010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0B010B" w:rsidRDefault="000B010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9" w:name="_Ref515730404"/>
      <w:bookmarkStart w:id="370"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9"/>
      <w:r>
        <w:rPr>
          <w:noProof/>
        </w:rPr>
        <w:t xml:space="preserve"> </w:t>
      </w:r>
      <w:r>
        <w:t>Xác định vùng thao tác của hệ thống</w:t>
      </w:r>
      <w:bookmarkEnd w:id="370"/>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0B010B"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0B010B" w:rsidRDefault="000B010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0B010B" w:rsidRDefault="000B010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0B010B" w:rsidRDefault="000B010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0B010B" w:rsidRDefault="000B010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1" w:name="_Ref515730514"/>
      <w:bookmarkStart w:id="372"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0B010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0B010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8207084"/>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4"/>
      <w:r>
        <w:t xml:space="preserve"> </w:t>
      </w:r>
      <w:r>
        <w:rPr>
          <w:noProof/>
        </w:rPr>
        <w:t>Hệ thống sự kiện</w:t>
      </w:r>
      <w:bookmarkEnd w:id="375"/>
      <w:bookmarkEnd w:id="376"/>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r w:rsidRPr="00F31BEF">
        <w:t>Conditions</w:t>
      </w:r>
      <w:r>
        <w:t>: là một chuỗi các điều kiện được nối với nhau bằng toán tử &amp;&amp;. Một Pre-condition được kích hoạt khi chuỗi các điều kiện đó đều thỏa.</w:t>
      </w:r>
    </w:p>
    <w:p w14:paraId="19AC9785" w14:textId="3007D620" w:rsidR="00F31BEF" w:rsidRPr="00F31BEF" w:rsidRDefault="00534EE0" w:rsidP="00C53607">
      <w:pPr>
        <w:pStyle w:val="K-Bullet-"/>
        <w:tabs>
          <w:tab w:val="clear" w:pos="420"/>
          <w:tab w:val="num" w:pos="990"/>
        </w:tabs>
        <w:ind w:left="720"/>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70528D42"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B010B" w:rsidRDefault="000B010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0B010B" w:rsidRDefault="000B010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B010B" w:rsidRDefault="000B010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1"/>
    </w:p>
    <w:p w14:paraId="2608157C" w14:textId="0DEF9E6C" w:rsidR="008B435D" w:rsidRDefault="008B435D" w:rsidP="00CB14E7">
      <w:pPr>
        <w:pStyle w:val="K-Bullet-"/>
        <w:tabs>
          <w:tab w:val="clear" w:pos="420"/>
        </w:tabs>
        <w:ind w:left="810"/>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B010B" w:rsidRPr="00665AE1" w:rsidRDefault="000B010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0B010B" w:rsidRPr="00665AE1" w:rsidRDefault="000B010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B010B" w:rsidRPr="00665AE1" w:rsidRDefault="000B010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31A4A7E0" w:rsidR="001824ED" w:rsidRDefault="001824ED" w:rsidP="00675294">
      <w:pPr>
        <w:pStyle w:val="K-Bullet-"/>
        <w:tabs>
          <w:tab w:val="clear" w:pos="420"/>
        </w:tabs>
        <w:ind w:left="810"/>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B010B" w:rsidRPr="00665AE1" w:rsidRDefault="000B010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0B010B" w:rsidRDefault="000B010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B010B" w:rsidRPr="00665AE1" w:rsidRDefault="000B010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0B010B" w:rsidRDefault="000B010B" w:rsidP="00487265">
                                <w:pPr>
                                  <w:pStyle w:val="NormalWeb"/>
                                  <w:spacing w:after="101" w:line="216" w:lineRule="auto"/>
                                  <w:ind w:firstLine="0"/>
                                  <w:jc w:val="center"/>
                                </w:pPr>
                                <w:r>
                                  <w:rPr>
                                    <w:color w:val="FFFFFF" w:themeColor="light1"/>
                                    <w:kern w:val="24"/>
                                  </w:rPr>
                                  <w:t>Module A</w:t>
                                </w:r>
                              </w:p>
                              <w:p w14:paraId="464A40DD" w14:textId="77777777" w:rsidR="000B010B" w:rsidRDefault="000B010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0B010B" w:rsidRDefault="000B010B" w:rsidP="00C705C5">
                                <w:pPr>
                                  <w:pStyle w:val="NormalWeb"/>
                                  <w:spacing w:after="101" w:line="216" w:lineRule="auto"/>
                                  <w:ind w:firstLine="0"/>
                                  <w:jc w:val="center"/>
                                </w:pPr>
                                <w:r>
                                  <w:rPr>
                                    <w:color w:val="FFFFFF" w:themeColor="light1"/>
                                    <w:kern w:val="24"/>
                                  </w:rPr>
                                  <w:t>Module B</w:t>
                                </w:r>
                              </w:p>
                              <w:p w14:paraId="15FC9D69" w14:textId="77777777" w:rsidR="000B010B" w:rsidRDefault="000B010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0B010B" w:rsidRDefault="000B010B" w:rsidP="00487265">
                                <w:pPr>
                                  <w:pStyle w:val="NormalWeb"/>
                                  <w:spacing w:after="101" w:line="216" w:lineRule="auto"/>
                                  <w:ind w:firstLine="0"/>
                                  <w:jc w:val="center"/>
                                </w:pPr>
                                <w:r>
                                  <w:rPr>
                                    <w:color w:val="FFFFFF" w:themeColor="light1"/>
                                    <w:kern w:val="24"/>
                                  </w:rPr>
                                  <w:t>Module C</w:t>
                                </w:r>
                              </w:p>
                              <w:p w14:paraId="60E964B3" w14:textId="77777777" w:rsidR="000B010B" w:rsidRDefault="000B010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0B010B" w:rsidRDefault="000B010B" w:rsidP="00487265">
                          <w:pPr>
                            <w:pStyle w:val="NormalWeb"/>
                            <w:spacing w:after="101" w:line="216" w:lineRule="auto"/>
                            <w:ind w:firstLine="0"/>
                            <w:jc w:val="center"/>
                          </w:pPr>
                          <w:r>
                            <w:rPr>
                              <w:color w:val="FFFFFF" w:themeColor="light1"/>
                              <w:kern w:val="24"/>
                            </w:rPr>
                            <w:t>Module A</w:t>
                          </w:r>
                        </w:p>
                        <w:p w14:paraId="464A40DD" w14:textId="77777777" w:rsidR="000B010B" w:rsidRDefault="000B010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0B010B" w:rsidRDefault="000B010B" w:rsidP="00C705C5">
                          <w:pPr>
                            <w:pStyle w:val="NormalWeb"/>
                            <w:spacing w:after="101" w:line="216" w:lineRule="auto"/>
                            <w:ind w:firstLine="0"/>
                            <w:jc w:val="center"/>
                          </w:pPr>
                          <w:r>
                            <w:rPr>
                              <w:color w:val="FFFFFF" w:themeColor="light1"/>
                              <w:kern w:val="24"/>
                            </w:rPr>
                            <w:t>Module B</w:t>
                          </w:r>
                        </w:p>
                        <w:p w14:paraId="15FC9D69" w14:textId="77777777" w:rsidR="000B010B" w:rsidRDefault="000B010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0B010B" w:rsidRDefault="000B010B" w:rsidP="00487265">
                          <w:pPr>
                            <w:pStyle w:val="NormalWeb"/>
                            <w:spacing w:after="101" w:line="216" w:lineRule="auto"/>
                            <w:ind w:firstLine="0"/>
                            <w:jc w:val="center"/>
                          </w:pPr>
                          <w:r>
                            <w:rPr>
                              <w:color w:val="FFFFFF" w:themeColor="light1"/>
                              <w:kern w:val="24"/>
                            </w:rPr>
                            <w:t>Module C</w:t>
                          </w:r>
                        </w:p>
                        <w:p w14:paraId="60E964B3" w14:textId="77777777" w:rsidR="000B010B" w:rsidRDefault="000B010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1"/>
      <w:r>
        <w:rPr>
          <w:noProof/>
        </w:rPr>
        <w:t xml:space="preserve"> Cấu trúc module của hệ thống</w:t>
      </w:r>
      <w:bookmarkEnd w:id="392"/>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0B010B" w:rsidRPr="007D769F" w:rsidRDefault="000B010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0B010B" w:rsidRPr="007D769F" w:rsidRDefault="000B010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0B010B" w:rsidRPr="007D769F" w:rsidRDefault="000B010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0B010B" w:rsidRPr="007D769F" w:rsidRDefault="000B010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0B010B" w:rsidRPr="007D769F" w:rsidRDefault="000B010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0B010B" w:rsidRPr="007D769F" w:rsidRDefault="000B010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4"/>
      <w:r>
        <w:t xml:space="preserve"> Hệ tọa độ của hệ thống cảm biến trên thiết bị di động</w:t>
      </w:r>
      <w:bookmarkEnd w:id="395"/>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r w:rsidR="0006734F">
        <w:rPr>
          <w:lang w:val="en-US"/>
        </w:rPr>
        <w:t>,…</w:t>
      </w:r>
    </w:p>
    <w:p w14:paraId="622335EB" w14:textId="4B9EC2E1" w:rsidR="00B23733" w:rsidRDefault="00B23733" w:rsidP="0006734F">
      <w:pPr>
        <w:pStyle w:val="K-Bullet-"/>
        <w:tabs>
          <w:tab w:val="clear" w:pos="420"/>
        </w:tabs>
        <w:ind w:left="720"/>
        <w:rPr>
          <w:lang w:val="en-US"/>
        </w:rPr>
      </w:pPr>
      <w:r>
        <w:rPr>
          <w:lang w:val="en-US"/>
        </w:rPr>
        <w:lastRenderedPageBreak/>
        <w:t>Thực hiện Flip điện thoại để thay đổi loại hiển thị bản đồ như bản đồ giao thông, bản đồ vệ tinh</w:t>
      </w:r>
      <w:r w:rsidR="00765173">
        <w:rPr>
          <w:lang w:val="en-US"/>
        </w:rPr>
        <w:t>,…</w:t>
      </w:r>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1E41ACE7" w:rsidR="00540403" w:rsidRPr="00EA4C21" w:rsidRDefault="00540403" w:rsidP="00EB5C7A">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2"/>
    </w:p>
    <w:p w14:paraId="543EEDD6" w14:textId="196BABCC" w:rsidR="001F06EC" w:rsidRDefault="001F06EC" w:rsidP="001F06EC">
      <w:pPr>
        <w:pStyle w:val="Heading3"/>
      </w:pPr>
      <w:bookmarkStart w:id="403" w:name="_Toc518207091"/>
      <w:r>
        <w:lastRenderedPageBreak/>
        <w:t>Giao diện màn hình chính</w:t>
      </w:r>
      <w:r w:rsidR="00B068C8">
        <w:t xml:space="preserve"> trên thiết bị</w:t>
      </w:r>
      <w:bookmarkEnd w:id="403"/>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0B010B" w:rsidRDefault="000B010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0B010B" w:rsidRDefault="000B010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0B010B" w:rsidRDefault="000B010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0B010B" w:rsidRDefault="000B010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0B010B" w:rsidRDefault="000B010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0B010B" w:rsidRDefault="000B010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0B010B" w:rsidRDefault="000B010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0B010B" w:rsidRDefault="000B010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6F7F8BEB" w14:textId="5A6F7763"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t>4</w:t>
      </w:r>
      <w:r w:rsidR="0067046C">
        <w:t>.</w:t>
      </w:r>
      <w:r w:rsidR="0067046C">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lastRenderedPageBreak/>
        <w:t>4</w:t>
      </w:r>
      <w:r w:rsidR="0067046C">
        <w:t>.</w:t>
      </w:r>
      <w:r w:rsidR="0067046C">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67046C">
        <w:t xml:space="preserve">Hình </w:t>
      </w:r>
      <w:r w:rsidR="0067046C">
        <w:rPr>
          <w:noProof/>
        </w:rPr>
        <w:t>4</w:t>
      </w:r>
      <w:r w:rsidR="0067046C">
        <w:t>.</w:t>
      </w:r>
      <w:r w:rsidR="0067046C">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67046C">
        <w:t xml:space="preserve">Hình </w:t>
      </w:r>
      <w:r w:rsidR="0067046C">
        <w:rPr>
          <w:noProof/>
        </w:rPr>
        <w:t>4</w:t>
      </w:r>
      <w:r w:rsidR="0067046C">
        <w:t>.</w:t>
      </w:r>
      <w:r w:rsidR="0067046C">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0B010B" w:rsidRPr="008B7CFA" w:rsidRDefault="000B010B" w:rsidP="00D530E4">
                                <w:pPr>
                                  <w:pStyle w:val="NormalWeb"/>
                                  <w:spacing w:after="0"/>
                                  <w:ind w:firstLine="0"/>
                                  <w:jc w:val="center"/>
                                </w:pPr>
                                <w:r w:rsidRPr="008B7CFA">
                                  <w:rPr>
                                    <w:color w:val="FFFFFF" w:themeColor="light1"/>
                                    <w:kern w:val="24"/>
                                  </w:rPr>
                                  <w:t>Module A</w:t>
                                </w:r>
                              </w:p>
                              <w:p w14:paraId="0A12D83E" w14:textId="1D4C973E" w:rsidR="000B010B" w:rsidRPr="008B7CFA" w:rsidRDefault="000B010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0B010B" w:rsidRPr="008B7CFA" w:rsidRDefault="000B010B" w:rsidP="00C55E26">
                              <w:pPr>
                                <w:pStyle w:val="NormalWeb"/>
                                <w:spacing w:after="0"/>
                                <w:ind w:firstLine="0"/>
                                <w:jc w:val="center"/>
                              </w:pPr>
                              <w:r w:rsidRPr="008B7CFA">
                                <w:rPr>
                                  <w:color w:val="FFFFFF" w:themeColor="light1"/>
                                  <w:kern w:val="24"/>
                                </w:rPr>
                                <w:t>Module B</w:t>
                              </w:r>
                            </w:p>
                            <w:p w14:paraId="2012E4DE" w14:textId="77777777" w:rsidR="000B010B" w:rsidRPr="008B7CFA" w:rsidRDefault="000B010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0B010B" w:rsidRPr="008B7CFA" w:rsidRDefault="000B010B" w:rsidP="00D530E4">
                          <w:pPr>
                            <w:pStyle w:val="NormalWeb"/>
                            <w:spacing w:after="0"/>
                            <w:ind w:firstLine="0"/>
                            <w:jc w:val="center"/>
                          </w:pPr>
                          <w:r w:rsidRPr="008B7CFA">
                            <w:rPr>
                              <w:color w:val="FFFFFF" w:themeColor="light1"/>
                              <w:kern w:val="24"/>
                            </w:rPr>
                            <w:t>Module A</w:t>
                          </w:r>
                        </w:p>
                        <w:p w14:paraId="0A12D83E" w14:textId="1D4C973E" w:rsidR="000B010B" w:rsidRPr="008B7CFA" w:rsidRDefault="000B010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0B010B" w:rsidRPr="008B7CFA" w:rsidRDefault="000B010B" w:rsidP="00C55E26">
                        <w:pPr>
                          <w:pStyle w:val="NormalWeb"/>
                          <w:spacing w:after="0"/>
                          <w:ind w:firstLine="0"/>
                          <w:jc w:val="center"/>
                        </w:pPr>
                        <w:r w:rsidRPr="008B7CFA">
                          <w:rPr>
                            <w:color w:val="FFFFFF" w:themeColor="light1"/>
                            <w:kern w:val="24"/>
                          </w:rPr>
                          <w:t>Module B</w:t>
                        </w:r>
                      </w:p>
                      <w:p w14:paraId="2012E4DE" w14:textId="77777777" w:rsidR="000B010B" w:rsidRPr="008B7CFA" w:rsidRDefault="000B010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62815FD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w:t>
      </w:r>
      <w:r>
        <w:rPr>
          <w:lang w:val="en-US"/>
        </w:rPr>
        <w:lastRenderedPageBreak/>
        <w:t xml:space="preserve">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separate"/>
      </w:r>
      <w:r w:rsidR="0067046C">
        <w:rPr>
          <w:b/>
          <w:bCs/>
          <w:lang w:val="en-US"/>
        </w:rPr>
        <w:t>Error! Reference source not found.</w:t>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1D1C5207"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92291" w14:textId="77777777" w:rsidR="00AF586E" w:rsidRDefault="00AF586E" w:rsidP="00CD778B">
      <w:r>
        <w:separator/>
      </w:r>
    </w:p>
    <w:p w14:paraId="66DFBB1D" w14:textId="77777777" w:rsidR="00AF586E" w:rsidRDefault="00AF586E" w:rsidP="00CD778B"/>
  </w:endnote>
  <w:endnote w:type="continuationSeparator" w:id="0">
    <w:p w14:paraId="768A8584" w14:textId="77777777" w:rsidR="00AF586E" w:rsidRDefault="00AF586E" w:rsidP="00CD778B">
      <w:r>
        <w:continuationSeparator/>
      </w:r>
    </w:p>
    <w:p w14:paraId="3B311915" w14:textId="77777777" w:rsidR="00AF586E" w:rsidRDefault="00AF586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0B010B" w:rsidRDefault="000B010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1C8C7" w14:textId="77777777" w:rsidR="00AF586E" w:rsidRDefault="00AF586E" w:rsidP="00CD778B">
      <w:r>
        <w:separator/>
      </w:r>
    </w:p>
    <w:p w14:paraId="25204273" w14:textId="77777777" w:rsidR="00AF586E" w:rsidRDefault="00AF586E" w:rsidP="00CD778B"/>
  </w:footnote>
  <w:footnote w:type="continuationSeparator" w:id="0">
    <w:p w14:paraId="20C81760" w14:textId="77777777" w:rsidR="00AF586E" w:rsidRDefault="00AF586E" w:rsidP="00CD778B">
      <w:r>
        <w:continuationSeparator/>
      </w:r>
    </w:p>
    <w:p w14:paraId="3735806A" w14:textId="77777777" w:rsidR="00AF586E" w:rsidRDefault="00AF586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1.25pt;height:11.25pt" o:bullet="t">
        <v:imagedata r:id="rId1" o:title="BD14565_"/>
      </v:shape>
    </w:pict>
  </w:numPicBullet>
  <w:numPicBullet w:numPicBulletId="1">
    <w:pict>
      <v:shape id="_x0000_i1054" type="#_x0000_t75" style="width:9pt;height:9pt" o:bullet="t">
        <v:imagedata r:id="rId2" o:title="BD14755_"/>
      </v:shape>
    </w:pict>
  </w:numPicBullet>
  <w:numPicBullet w:numPicBulletId="2">
    <w:pict>
      <v:shape id="_x0000_i1055" type="#_x0000_t75" style="width:11.25pt;height:11.25pt" o:bullet="t">
        <v:imagedata r:id="rId3" o:title="BD14752_"/>
      </v:shape>
    </w:pict>
  </w:numPicBullet>
  <w:numPicBullet w:numPicBulletId="3">
    <w:pict>
      <v:shape id="_x0000_i1056" type="#_x0000_t75" style="width:9pt;height:9pt" o:bullet="t">
        <v:imagedata r:id="rId4" o:title="BD14581_"/>
      </v:shape>
    </w:pict>
  </w:numPicBullet>
  <w:numPicBullet w:numPicBulletId="4">
    <w:pict>
      <v:shape id="_x0000_i1057" type="#_x0000_t75" style="width:24.75pt;height:32.25pt" o:bullet="t">
        <v:imagedata r:id="rId5" o:title="light"/>
      </v:shape>
    </w:pict>
  </w:numPicBullet>
  <w:numPicBullet w:numPicBulletId="5">
    <w:pict>
      <v:shape id="_x0000_i1058" type="#_x0000_t75" style="width:24.75pt;height:24.75pt" o:bullet="t">
        <v:imagedata r:id="rId6" o:title="key"/>
      </v:shape>
    </w:pict>
  </w:numPicBullet>
  <w:numPicBullet w:numPicBulletId="6">
    <w:pict>
      <v:shape id="_x0000_i1059" type="#_x0000_t75" style="width:24.75pt;height:30pt" o:bullet="t">
        <v:imagedata r:id="rId7" o:title="lock1"/>
      </v:shape>
    </w:pict>
  </w:numPicBullet>
  <w:numPicBullet w:numPicBulletId="7">
    <w:pict>
      <v:shape id="_x0000_i1060" type="#_x0000_t75" style="width:30pt;height:39pt" o:bullet="t">
        <v:imagedata r:id="rId8" o:title="ProblemBullet"/>
      </v:shape>
    </w:pict>
  </w:numPicBullet>
  <w:numPicBullet w:numPicBulletId="8">
    <w:pict>
      <v:shape id="_x0000_i1061"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40A1C540-53F7-4A14-9C6C-1CF433068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23219</Words>
  <Characters>132353</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26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3T16:09: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